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1212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2431"/>
        <w:gridCol w:w="959"/>
        <w:gridCol w:w="990"/>
        <w:gridCol w:w="1202"/>
        <w:gridCol w:w="1048"/>
        <w:gridCol w:w="1080"/>
        <w:gridCol w:w="1080"/>
        <w:gridCol w:w="1080"/>
        <w:gridCol w:w="1170"/>
        <w:gridCol w:w="1080"/>
      </w:tblGrid>
      <w:tr w:rsidR="005A1A38" w:rsidRPr="00B00FC9" w14:paraId="68901B54" w14:textId="77777777" w:rsidTr="00342D15">
        <w:trPr>
          <w:cantSplit/>
          <w:trHeight w:val="1978"/>
        </w:trPr>
        <w:tc>
          <w:tcPr>
            <w:tcW w:w="2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D5EF9" w14:textId="77777777" w:rsidR="005A1A38" w:rsidRPr="00B00FC9" w:rsidRDefault="005A1A38" w:rsidP="00342D15">
            <w:pPr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Author, Year (Ref)</w:t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4CB1236A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Sequence generatio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42A872BF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Allocation sequence concealment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5346F00A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Blinding of participants</w:t>
            </w:r>
          </w:p>
        </w:tc>
        <w:tc>
          <w:tcPr>
            <w:tcW w:w="1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637383A0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Blinding of personne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618D82B7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Blinding of outcome assessors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0CDC8E69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Compliance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04500327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Groups comparable at baselin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0C959AB4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Incomplete outcome</w:t>
            </w:r>
          </w:p>
          <w:p w14:paraId="625CB352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data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19583904" w14:textId="77777777" w:rsidR="005A1A38" w:rsidRPr="00B00FC9" w:rsidRDefault="005A1A38" w:rsidP="00342D15">
            <w:pPr>
              <w:ind w:left="113" w:right="113"/>
              <w:jc w:val="center"/>
              <w:rPr>
                <w:rFonts w:ascii="Times New Roman" w:hAnsi="Times New Roman" w:cs="Times New Roman"/>
                <w:b/>
                <w:bCs/>
                <w:szCs w:val="22"/>
              </w:rPr>
            </w:pPr>
            <w:r w:rsidRPr="00B00FC9">
              <w:rPr>
                <w:rFonts w:ascii="Times New Roman" w:hAnsi="Times New Roman" w:cs="Times New Roman"/>
                <w:b/>
                <w:bCs/>
                <w:szCs w:val="22"/>
              </w:rPr>
              <w:t>Selective outcome reporting</w:t>
            </w:r>
          </w:p>
        </w:tc>
      </w:tr>
      <w:tr w:rsidR="005A1A38" w:rsidRPr="00B00FC9" w14:paraId="6760B37B" w14:textId="77777777" w:rsidTr="00342D15">
        <w:trPr>
          <w:trHeight w:val="259"/>
        </w:trPr>
        <w:tc>
          <w:tcPr>
            <w:tcW w:w="2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754D4A" w14:textId="77777777" w:rsidR="005A1A38" w:rsidRPr="00B00FC9" w:rsidRDefault="005A1A38" w:rsidP="00342D15">
            <w:pPr>
              <w:rPr>
                <w:rFonts w:ascii="Times New Roman" w:hAnsi="Times New Roman" w:cs="Times New Roman"/>
                <w:szCs w:val="22"/>
              </w:rPr>
            </w:pPr>
            <w:proofErr w:type="spellStart"/>
            <w:r w:rsidRPr="00B00FC9">
              <w:rPr>
                <w:rFonts w:ascii="Times New Roman" w:hAnsi="Times New Roman" w:cs="Times New Roman"/>
                <w:szCs w:val="22"/>
              </w:rPr>
              <w:t>Alekel</w:t>
            </w:r>
            <w:proofErr w:type="spellEnd"/>
            <w:r w:rsidRPr="00B00FC9">
              <w:rPr>
                <w:rFonts w:ascii="Times New Roman" w:hAnsi="Times New Roman" w:cs="Times New Roman"/>
                <w:szCs w:val="22"/>
              </w:rPr>
              <w:t xml:space="preserve"> 2000 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BbGVrZWw8L0F1dGhvcj48WWVhcj4yMDAwPC9ZZWFyPjxS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 </w:instrTex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BbGVrZWw8L0F1dGhvcj48WWVhcj4yMDAwPC9ZZWFyPjxS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.DATA </w:instrText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separate"/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[</w:t>
            </w:r>
            <w:r w:rsidRPr="00F7736F">
              <w:rPr>
                <w:rFonts w:ascii="Times New Roman" w:hAnsi="Times New Roman" w:cs="Times New Roman"/>
                <w:noProof/>
                <w:szCs w:val="22"/>
              </w:rPr>
              <w:t>22</w:t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]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22FFA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U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B769FC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U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69D618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471FC7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9ACC98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A798A5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97B8F8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A009CA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A4626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</w:tr>
      <w:tr w:rsidR="005A1A38" w:rsidRPr="00B00FC9" w14:paraId="7292BF16" w14:textId="77777777" w:rsidTr="00342D15">
        <w:trPr>
          <w:trHeight w:val="259"/>
        </w:trPr>
        <w:tc>
          <w:tcPr>
            <w:tcW w:w="2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D26541" w14:textId="77777777" w:rsidR="005A1A38" w:rsidRPr="00B00FC9" w:rsidRDefault="005A1A38" w:rsidP="00342D15">
            <w:pPr>
              <w:rPr>
                <w:rFonts w:ascii="Times New Roman" w:hAnsi="Times New Roman" w:cs="Times New Roman"/>
                <w:szCs w:val="22"/>
              </w:rPr>
            </w:pPr>
            <w:proofErr w:type="spellStart"/>
            <w:r w:rsidRPr="00B00FC9">
              <w:rPr>
                <w:rFonts w:ascii="Times New Roman" w:hAnsi="Times New Roman" w:cs="Times New Roman"/>
                <w:szCs w:val="22"/>
              </w:rPr>
              <w:t>Arjmandi</w:t>
            </w:r>
            <w:proofErr w:type="spellEnd"/>
            <w:r w:rsidRPr="00B00FC9">
              <w:rPr>
                <w:rFonts w:ascii="Times New Roman" w:hAnsi="Times New Roman" w:cs="Times New Roman"/>
                <w:szCs w:val="22"/>
              </w:rPr>
              <w:t xml:space="preserve"> 2005 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BcmptYW5kaTwvQXV0aG9yPjxZZWFyPjIwMDU8L1llYXI+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 </w:instrTex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BcmptYW5kaTwvQXV0aG9yPjxZZWFyPjIwMDU8L1llYXI+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.DATA </w:instrText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separate"/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[</w:t>
            </w:r>
            <w:r>
              <w:rPr>
                <w:rFonts w:ascii="Times New Roman" w:hAnsi="Times New Roman" w:cs="Times New Roman"/>
                <w:noProof/>
                <w:szCs w:val="22"/>
              </w:rPr>
              <w:t>24</w:t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]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8333D9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U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68DF60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U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4E5405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FA1E42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6786AA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A62CE8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H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159194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7EB7A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H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594AA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</w:tr>
      <w:tr w:rsidR="005A1A38" w:rsidRPr="00B00FC9" w14:paraId="212B2CBD" w14:textId="77777777" w:rsidTr="00342D15">
        <w:trPr>
          <w:trHeight w:val="259"/>
        </w:trPr>
        <w:tc>
          <w:tcPr>
            <w:tcW w:w="2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B9B318" w14:textId="77777777" w:rsidR="005A1A38" w:rsidRPr="00B00FC9" w:rsidRDefault="005A1A38" w:rsidP="00342D15">
            <w:pPr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 xml:space="preserve">Evans 2007 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FdmFuczwvQXV0aG9yPjxZZWFyPjIwMDc8L1llYXI+PFJl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 </w:instrTex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FdmFuczwvQXV0aG9yPjxZZWFyPjIwMDc8L1llYXI+PFJl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.DATA </w:instrText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separate"/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[</w:t>
            </w:r>
            <w:r w:rsidRPr="00F7736F">
              <w:rPr>
                <w:rFonts w:ascii="Times New Roman" w:hAnsi="Times New Roman" w:cs="Times New Roman"/>
                <w:noProof/>
                <w:szCs w:val="22"/>
              </w:rPr>
              <w:t>19</w:t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]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185C30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956752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A98304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E13FC35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BF493A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693D50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H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622106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99996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9FD7EB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</w:tr>
      <w:tr w:rsidR="005A1A38" w:rsidRPr="00B00FC9" w14:paraId="603E1548" w14:textId="77777777" w:rsidTr="00342D15">
        <w:trPr>
          <w:trHeight w:val="259"/>
        </w:trPr>
        <w:tc>
          <w:tcPr>
            <w:tcW w:w="2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600463" w14:textId="77777777" w:rsidR="005A1A38" w:rsidRPr="00B00FC9" w:rsidRDefault="005A1A38" w:rsidP="00342D15">
            <w:pPr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 xml:space="preserve">Kenny 2009 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LZW5ueTwvQXV0aG9yPjxZZWFyPjIwMDk8L1llYXI+PFJl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 </w:instrTex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LZW5ueTwvQXV0aG9yPjxZZWFyPjIwMDk8L1llYXI+PFJl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.DATA </w:instrText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separate"/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[</w:t>
            </w:r>
            <w:r w:rsidRPr="00F7736F">
              <w:rPr>
                <w:rFonts w:ascii="Times New Roman" w:hAnsi="Times New Roman" w:cs="Times New Roman"/>
                <w:noProof/>
                <w:szCs w:val="22"/>
              </w:rPr>
              <w:t>23</w:t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]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950682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U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277A13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U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383045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4B5F59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957AA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90122B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15D4D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93E294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H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67F565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</w:tr>
      <w:tr w:rsidR="005A1A38" w:rsidRPr="00B00FC9" w14:paraId="29E40086" w14:textId="77777777" w:rsidTr="00342D15">
        <w:trPr>
          <w:trHeight w:val="259"/>
        </w:trPr>
        <w:tc>
          <w:tcPr>
            <w:tcW w:w="2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8C35315" w14:textId="77777777" w:rsidR="005A1A38" w:rsidRPr="00B00FC9" w:rsidRDefault="005A1A38" w:rsidP="00342D15">
            <w:pPr>
              <w:rPr>
                <w:rFonts w:ascii="Times New Roman" w:hAnsi="Times New Roman" w:cs="Times New Roman"/>
                <w:szCs w:val="22"/>
              </w:rPr>
            </w:pPr>
            <w:proofErr w:type="spellStart"/>
            <w:r w:rsidRPr="00B00FC9">
              <w:rPr>
                <w:rFonts w:ascii="Times New Roman" w:hAnsi="Times New Roman" w:cs="Times New Roman"/>
                <w:szCs w:val="22"/>
              </w:rPr>
              <w:t>Kreijkamp-Kaspers</w:t>
            </w:r>
            <w:proofErr w:type="spellEnd"/>
            <w:r w:rsidRPr="00B00FC9">
              <w:rPr>
                <w:rFonts w:ascii="Times New Roman" w:hAnsi="Times New Roman" w:cs="Times New Roman"/>
                <w:szCs w:val="22"/>
              </w:rPr>
              <w:t xml:space="preserve"> 2004 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LcmVpamthbXAtS2FzcGVyczwvQXV0aG9yPjxZZWFyPjIw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 </w:instrTex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LcmVpamthbXAtS2FzcGVyczwvQXV0aG9yPjxZZWFyPjIw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.DATA </w:instrText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separate"/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[</w:t>
            </w:r>
            <w:r>
              <w:rPr>
                <w:rFonts w:ascii="Times New Roman" w:hAnsi="Times New Roman" w:cs="Times New Roman"/>
                <w:noProof/>
                <w:szCs w:val="22"/>
              </w:rPr>
              <w:t>25</w:t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]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572400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0CBF89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1CB2B4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006540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393B7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EAC1256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4844B0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17FC671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ECA0DC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</w:tr>
      <w:tr w:rsidR="005A1A38" w:rsidRPr="00B00FC9" w14:paraId="7D11EF2D" w14:textId="77777777" w:rsidTr="00342D15">
        <w:trPr>
          <w:trHeight w:val="259"/>
        </w:trPr>
        <w:tc>
          <w:tcPr>
            <w:tcW w:w="2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F4DE09" w14:textId="77777777" w:rsidR="005A1A38" w:rsidRPr="00B00FC9" w:rsidRDefault="005A1A38" w:rsidP="00342D15">
            <w:pPr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 xml:space="preserve">Murray 2003 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NdXJyYXk8L0F1dGhvcj48WWVhcj4yMDAzPC9ZZWFyPjxS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 </w:instrTex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NdXJyYXk8L0F1dGhvcj48WWVhcj4yMDAzPC9ZZWFyPjxS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.DATA </w:instrText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separate"/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[</w:t>
            </w:r>
            <w:r>
              <w:rPr>
                <w:rFonts w:ascii="Times New Roman" w:hAnsi="Times New Roman" w:cs="Times New Roman"/>
                <w:noProof/>
                <w:szCs w:val="22"/>
              </w:rPr>
              <w:t>26</w:t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]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EF6D271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F4045B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U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557DF98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729771B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CCAF2B8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CE4142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AA2E3D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BC828C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H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E91687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</w:tr>
      <w:tr w:rsidR="005A1A38" w:rsidRPr="00B00FC9" w14:paraId="2FB25AB9" w14:textId="77777777" w:rsidTr="00342D15">
        <w:trPr>
          <w:trHeight w:val="259"/>
        </w:trPr>
        <w:tc>
          <w:tcPr>
            <w:tcW w:w="2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118766" w14:textId="77777777" w:rsidR="005A1A38" w:rsidRPr="00B00FC9" w:rsidRDefault="005A1A38" w:rsidP="00342D15">
            <w:pPr>
              <w:rPr>
                <w:rFonts w:ascii="Times New Roman" w:hAnsi="Times New Roman" w:cs="Times New Roman"/>
                <w:szCs w:val="22"/>
              </w:rPr>
            </w:pPr>
            <w:proofErr w:type="spellStart"/>
            <w:r w:rsidRPr="00B00FC9">
              <w:rPr>
                <w:rFonts w:ascii="Times New Roman" w:hAnsi="Times New Roman" w:cs="Times New Roman"/>
                <w:szCs w:val="22"/>
              </w:rPr>
              <w:t>Vupadhyayula</w:t>
            </w:r>
            <w:proofErr w:type="spellEnd"/>
            <w:r w:rsidRPr="00B00FC9">
              <w:rPr>
                <w:rFonts w:ascii="Times New Roman" w:hAnsi="Times New Roman" w:cs="Times New Roman"/>
                <w:szCs w:val="22"/>
              </w:rPr>
              <w:t xml:space="preserve"> 2009 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WdXBhZGh5YXl1bGE8L0F1dGhvcj48WWVhcj4yMDA5PC9Z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 </w:instrTex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begin">
                <w:fldData xml:space="preserve">PEVuZE5vdGU+PENpdGU+PEF1dGhvcj5WdXBhZGh5YXl1bGE8L0F1dGhvcj48WWVhcj4yMDA5PC9Z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Pr="00B00FC9">
              <w:rPr>
                <w:rFonts w:ascii="Times New Roman" w:hAnsi="Times New Roman" w:cs="Times New Roman"/>
                <w:szCs w:val="22"/>
              </w:rPr>
              <w:instrText xml:space="preserve"> ADDIN EN.CITE.DATA </w:instrText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  <w:r w:rsidRPr="00B00FC9">
              <w:rPr>
                <w:rFonts w:ascii="Times New Roman" w:hAnsi="Times New Roman" w:cs="Times New Roman"/>
                <w:szCs w:val="22"/>
              </w:rPr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separate"/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[</w:t>
            </w:r>
            <w:r>
              <w:rPr>
                <w:rFonts w:ascii="Times New Roman" w:hAnsi="Times New Roman" w:cs="Times New Roman"/>
                <w:noProof/>
                <w:szCs w:val="22"/>
              </w:rPr>
              <w:t>27</w:t>
            </w:r>
            <w:r w:rsidRPr="00B00FC9">
              <w:rPr>
                <w:rFonts w:ascii="Times New Roman" w:hAnsi="Times New Roman" w:cs="Times New Roman"/>
                <w:noProof/>
                <w:szCs w:val="22"/>
              </w:rPr>
              <w:t>]</w:t>
            </w:r>
            <w:r w:rsidRPr="00B00FC9">
              <w:rPr>
                <w:rFonts w:ascii="Times New Roman" w:hAnsi="Times New Roman" w:cs="Times New Roman"/>
                <w:szCs w:val="22"/>
              </w:rPr>
              <w:fldChar w:fldCharType="end"/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842175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045155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2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B0FCD3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E0076A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894266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0C53B8B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89F9F8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477AF5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A44E282" w14:textId="77777777" w:rsidR="005A1A38" w:rsidRPr="00B00FC9" w:rsidRDefault="005A1A38" w:rsidP="00342D15">
            <w:pPr>
              <w:jc w:val="center"/>
              <w:rPr>
                <w:rFonts w:ascii="Times New Roman" w:hAnsi="Times New Roman" w:cs="Times New Roman"/>
                <w:szCs w:val="22"/>
              </w:rPr>
            </w:pPr>
            <w:r w:rsidRPr="00B00FC9">
              <w:rPr>
                <w:rFonts w:ascii="Times New Roman" w:hAnsi="Times New Roman" w:cs="Times New Roman"/>
                <w:szCs w:val="22"/>
              </w:rPr>
              <w:t>L</w:t>
            </w:r>
          </w:p>
        </w:tc>
      </w:tr>
    </w:tbl>
    <w:p w14:paraId="684F43F5" w14:textId="77777777" w:rsidR="00C512F0" w:rsidRDefault="005A1A38">
      <w:bookmarkStart w:id="0" w:name="_GoBack"/>
      <w:bookmarkEnd w:id="0"/>
    </w:p>
    <w:sectPr w:rsidR="00C512F0" w:rsidSect="005A1A38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9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A1A38"/>
    <w:rsid w:val="00005F1F"/>
    <w:rsid w:val="00053730"/>
    <w:rsid w:val="00063826"/>
    <w:rsid w:val="00092656"/>
    <w:rsid w:val="000B2BF9"/>
    <w:rsid w:val="001928B6"/>
    <w:rsid w:val="001D7CEC"/>
    <w:rsid w:val="001E7707"/>
    <w:rsid w:val="00206D07"/>
    <w:rsid w:val="00207506"/>
    <w:rsid w:val="00211699"/>
    <w:rsid w:val="0022343F"/>
    <w:rsid w:val="002239A5"/>
    <w:rsid w:val="002D4A33"/>
    <w:rsid w:val="002D6ECB"/>
    <w:rsid w:val="0031680C"/>
    <w:rsid w:val="00332A14"/>
    <w:rsid w:val="00343A23"/>
    <w:rsid w:val="00351C9D"/>
    <w:rsid w:val="003A5970"/>
    <w:rsid w:val="003B4D1C"/>
    <w:rsid w:val="003C0944"/>
    <w:rsid w:val="004322D6"/>
    <w:rsid w:val="004672B3"/>
    <w:rsid w:val="004B7105"/>
    <w:rsid w:val="004E422F"/>
    <w:rsid w:val="004E7E0C"/>
    <w:rsid w:val="00514BD0"/>
    <w:rsid w:val="005256FC"/>
    <w:rsid w:val="0052632E"/>
    <w:rsid w:val="005A1A38"/>
    <w:rsid w:val="00652EC9"/>
    <w:rsid w:val="006C0B22"/>
    <w:rsid w:val="006D6F13"/>
    <w:rsid w:val="006F704C"/>
    <w:rsid w:val="00731425"/>
    <w:rsid w:val="007B7FED"/>
    <w:rsid w:val="007D2FB4"/>
    <w:rsid w:val="007E4541"/>
    <w:rsid w:val="007E4C1D"/>
    <w:rsid w:val="007E5F05"/>
    <w:rsid w:val="007E6DA9"/>
    <w:rsid w:val="007F2DE2"/>
    <w:rsid w:val="008010E7"/>
    <w:rsid w:val="008229E7"/>
    <w:rsid w:val="0089224C"/>
    <w:rsid w:val="008A7CE0"/>
    <w:rsid w:val="008C1325"/>
    <w:rsid w:val="0093235D"/>
    <w:rsid w:val="009351E6"/>
    <w:rsid w:val="009A2CEF"/>
    <w:rsid w:val="00A01D78"/>
    <w:rsid w:val="00A2429E"/>
    <w:rsid w:val="00A46B01"/>
    <w:rsid w:val="00A52694"/>
    <w:rsid w:val="00AB50C0"/>
    <w:rsid w:val="00AD4B2E"/>
    <w:rsid w:val="00B66C45"/>
    <w:rsid w:val="00BA15BC"/>
    <w:rsid w:val="00BD5C11"/>
    <w:rsid w:val="00BF1956"/>
    <w:rsid w:val="00C26CEE"/>
    <w:rsid w:val="00C27286"/>
    <w:rsid w:val="00C52B93"/>
    <w:rsid w:val="00C761A6"/>
    <w:rsid w:val="00C841F7"/>
    <w:rsid w:val="00D33703"/>
    <w:rsid w:val="00D408D0"/>
    <w:rsid w:val="00D46513"/>
    <w:rsid w:val="00D55205"/>
    <w:rsid w:val="00D576B8"/>
    <w:rsid w:val="00D7183A"/>
    <w:rsid w:val="00D83F51"/>
    <w:rsid w:val="00D95680"/>
    <w:rsid w:val="00E200D7"/>
    <w:rsid w:val="00E64334"/>
    <w:rsid w:val="00EA5601"/>
    <w:rsid w:val="00EC4DAD"/>
    <w:rsid w:val="00F063C7"/>
    <w:rsid w:val="00F238C4"/>
    <w:rsid w:val="00F3179D"/>
    <w:rsid w:val="00F95A20"/>
    <w:rsid w:val="00FA37FD"/>
    <w:rsid w:val="00FC3241"/>
    <w:rsid w:val="00FE36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9E83ED6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A1A38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0</Words>
  <Characters>686</Characters>
  <Application>Microsoft Macintosh Word</Application>
  <DocSecurity>0</DocSecurity>
  <Lines>5</Lines>
  <Paragraphs>1</Paragraphs>
  <ScaleCrop>false</ScaleCrop>
  <LinksUpToDate>false</LinksUpToDate>
  <CharactersWithSpaces>8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ssa Shams-White</dc:creator>
  <cp:keywords/>
  <dc:description/>
  <cp:lastModifiedBy>Marissa Shams-White</cp:lastModifiedBy>
  <cp:revision>1</cp:revision>
  <dcterms:created xsi:type="dcterms:W3CDTF">2018-01-08T19:24:00Z</dcterms:created>
  <dcterms:modified xsi:type="dcterms:W3CDTF">2018-01-08T19:24:00Z</dcterms:modified>
</cp:coreProperties>
</file>